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41563D0F"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w:t>
      </w:r>
      <w:r>
        <w:t>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7D93D041"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proofErr w:type="spellStart"/>
      <w:proofErr w:type="gramStart"/>
      <w:r w:rsidRPr="004D44D2">
        <w:rPr>
          <w:b/>
          <w:bCs/>
        </w:rPr>
        <w:t>getFilteredTargets</w:t>
      </w:r>
      <w:proofErr w:type="spellEnd"/>
      <w:r w:rsidRPr="004D44D2">
        <w:rPr>
          <w:b/>
          <w:bCs/>
        </w:rPr>
        <w:t>(</w:t>
      </w:r>
      <w:proofErr w:type="gramEnd"/>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m:t>
        </m:r>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5CB3DC4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08B32DDB" w14:textId="77777777" w:rsidR="00B00ED3" w:rsidRDefault="00B00ED3" w:rsidP="00B00ED3"/>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ventricle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oriented bounding box tree (</w:t>
      </w:r>
      <w:proofErr w:type="spellStart"/>
      <w:r>
        <w:rPr>
          <w:rStyle w:val="e24kjd"/>
        </w:rPr>
        <w:t>OBBTree</w:t>
      </w:r>
      <w:proofErr w:type="spellEnd"/>
      <w:r>
        <w:rPr>
          <w:rStyle w:val="e24kjd"/>
        </w:rPr>
        <w:t xml:space="preserve">) of the blood vessel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76A23494" w14:textId="6FB57AAB" w:rsidR="00A03183" w:rsidRDefault="00A03183" w:rsidP="00A03183">
      <w:pPr>
        <w:suppressAutoHyphens w:val="0"/>
        <w:autoSpaceDE w:val="0"/>
        <w:autoSpaceDN w:val="0"/>
        <w:adjustRightInd w:val="0"/>
        <w:spacing w:after="0" w:line="240" w:lineRule="auto"/>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Pr>
          <w:rStyle w:val="e24kjd"/>
        </w:rPr>
        <w:t xml:space="preserve"> </w:t>
      </w:r>
      <w:proofErr w:type="spellStart"/>
      <w:r>
        <w:rPr>
          <w:b/>
          <w:bCs/>
        </w:rPr>
        <w:t>getTrajectoriesWithSpecifiedAngle</w:t>
      </w:r>
      <w:proofErr w:type="spellEnd"/>
      <w:r w:rsidRPr="004D44D2">
        <w:rPr>
          <w:b/>
          <w:bCs/>
        </w:rPr>
        <w:t xml:space="preserve"> (</w:t>
      </w:r>
      <w:proofErr w:type="spellStart"/>
      <w:r>
        <w:rPr>
          <w:b/>
          <w:bCs/>
        </w:rPr>
        <w:t>entriesAndTargets</w:t>
      </w:r>
      <w:proofErr w:type="spellEnd"/>
      <w:r>
        <w:rPr>
          <w:b/>
          <w:bCs/>
        </w:rPr>
        <w:t xml:space="preserve">, area, </w:t>
      </w:r>
      <w:proofErr w:type="spellStart"/>
      <w:r>
        <w:rPr>
          <w:b/>
          <w:bCs/>
        </w:rPr>
        <w:t>specifiedAngle</w:t>
      </w:r>
      <w:proofErr w:type="spellEnd"/>
      <w:r w:rsidRPr="004D44D2">
        <w:rPr>
          <w:b/>
          <w:bCs/>
        </w:rPr>
        <w:t>)</w:t>
      </w:r>
      <w:r>
        <w:t xml:space="preserve"> and should accept any area we want check the angles for. It is important to note that this function uses </w:t>
      </w:r>
      <w:proofErr w:type="spellStart"/>
      <w:proofErr w:type="gramStart"/>
      <w:r>
        <w:rPr>
          <w:b/>
          <w:bCs/>
        </w:rPr>
        <w:t>isValidAngle</w:t>
      </w:r>
      <w:proofErr w:type="spellEnd"/>
      <w:r w:rsidRPr="00F852F7">
        <w:rPr>
          <w:b/>
          <w:bCs/>
        </w:rPr>
        <w:t>(</w:t>
      </w:r>
      <w:proofErr w:type="gramEnd"/>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m:t>
          </m:r>
          <m:r>
            <w:rPr>
              <w:rFonts w:ascii="Cambria Math" w:eastAsiaTheme="minorEastAsia" w:hAnsi="Cambria Math"/>
            </w:rPr>
            <m:t xml:space="preserv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bookmarkStart w:id="0" w:name="_GoBack"/>
      <w:bookmarkEnd w:id="0"/>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1CAEC817" w:rsidR="00D01B96" w:rsidRDefault="00D01B96" w:rsidP="00B00ED3">
      <w:pPr>
        <w:pStyle w:val="Heading2"/>
      </w:pPr>
      <w:r>
        <w:lastRenderedPageBreak/>
        <w:t>OpenIGTLink (data transfer from 3D Slicer to ROS)</w:t>
      </w:r>
    </w:p>
    <w:p w14:paraId="77580FC2" w14:textId="0F97B384" w:rsidR="00D01B96" w:rsidRDefault="00D01B96" w:rsidP="00D01B96">
      <w:r>
        <w:t>TODO</w:t>
      </w:r>
    </w:p>
    <w:p w14:paraId="7D138472" w14:textId="49CE7EFB" w:rsidR="00D01B96" w:rsidRDefault="00D01B96" w:rsidP="00D01B96">
      <w:pPr>
        <w:pStyle w:val="Heading2"/>
      </w:pPr>
      <w:r>
        <w:t>OpenIGTLink (data transfer from ROS to 3D Slicer)</w:t>
      </w:r>
    </w:p>
    <w:p w14:paraId="11EA4D96" w14:textId="6BB77724" w:rsidR="00D01B96" w:rsidRPr="00D01B96" w:rsidRDefault="00D01B96" w:rsidP="00D01B96">
      <w:r>
        <w:t>TODO</w:t>
      </w:r>
    </w:p>
    <w:p w14:paraId="036FD5BD" w14:textId="55BD6CF5" w:rsidR="00D01B96" w:rsidRDefault="00D01B96" w:rsidP="00D01B96">
      <w:pPr>
        <w:pStyle w:val="Heading2"/>
      </w:pPr>
      <w:r>
        <w:t>ROS (to move the robot)</w:t>
      </w:r>
    </w:p>
    <w:p w14:paraId="5F09D5E8" w14:textId="2041EA47" w:rsidR="00D01B96" w:rsidRDefault="00D01B96" w:rsidP="00D01B96">
      <w:r>
        <w:t>TODO</w:t>
      </w:r>
    </w:p>
    <w:p w14:paraId="7AAFC380" w14:textId="715F20CB" w:rsidR="006015F8" w:rsidRDefault="006015F8" w:rsidP="006015F8">
      <w:pPr>
        <w:pStyle w:val="Heading2"/>
      </w:pPr>
      <w:r>
        <w:t>Whole system</w:t>
      </w:r>
    </w:p>
    <w:p w14:paraId="6979F9F7" w14:textId="64293CBA" w:rsidR="006015F8" w:rsidRPr="006015F8" w:rsidRDefault="006015F8" w:rsidP="006015F8">
      <w:r>
        <w:t>TODO</w:t>
      </w:r>
    </w:p>
    <w:p w14:paraId="2ADCDA6E" w14:textId="77777777" w:rsidR="00D01B96" w:rsidRPr="00D01B96" w:rsidRDefault="00D01B96" w:rsidP="00D01B96"/>
    <w:p w14:paraId="0C1BC566" w14:textId="50B56878" w:rsidR="00AB677E" w:rsidRDefault="0075215D">
      <w:pPr>
        <w:pStyle w:val="Heading1"/>
      </w:pPr>
      <w:r w:rsidRPr="00CE69C5">
        <w:t>Validation</w:t>
      </w:r>
    </w:p>
    <w:p w14:paraId="6C1A2905" w14:textId="77777777" w:rsidR="00D01B96" w:rsidRDefault="00D01B96" w:rsidP="00D01B96">
      <w:pPr>
        <w:pStyle w:val="Heading2"/>
      </w:pPr>
      <w:r>
        <w:t>3D slicer path planning</w:t>
      </w:r>
    </w:p>
    <w:p w14:paraId="42A4A432" w14:textId="77777777" w:rsidR="00D01B96" w:rsidRPr="00D01B96" w:rsidRDefault="00D01B96" w:rsidP="00D01B96">
      <w:r>
        <w:t>TODO</w:t>
      </w:r>
    </w:p>
    <w:p w14:paraId="413BE3E9" w14:textId="77777777" w:rsidR="00D01B96" w:rsidRDefault="00D01B96" w:rsidP="00D01B96">
      <w:pPr>
        <w:pStyle w:val="Heading2"/>
      </w:pPr>
      <w:r>
        <w:t>OpenIGTLink (data transfer from 3D Slicer to ROS)</w:t>
      </w:r>
    </w:p>
    <w:p w14:paraId="31A34201" w14:textId="77777777" w:rsidR="00D01B96" w:rsidRDefault="00D01B96" w:rsidP="00D01B96">
      <w:r>
        <w:t>TODO</w:t>
      </w:r>
    </w:p>
    <w:p w14:paraId="5F27EA77" w14:textId="77777777" w:rsidR="00D01B96" w:rsidRDefault="00D01B96" w:rsidP="00D01B96">
      <w:pPr>
        <w:pStyle w:val="Heading2"/>
      </w:pPr>
      <w:r>
        <w:t>OpenIGTLink (data transfer from ROS to 3D Slicer)</w:t>
      </w:r>
    </w:p>
    <w:p w14:paraId="195AC9B9" w14:textId="77777777" w:rsidR="00D01B96" w:rsidRPr="00D01B96" w:rsidRDefault="00D01B96" w:rsidP="00D01B96">
      <w:r>
        <w:t>TODO</w:t>
      </w:r>
    </w:p>
    <w:p w14:paraId="4AF986AA" w14:textId="77777777" w:rsidR="00D01B96" w:rsidRDefault="00D01B96" w:rsidP="00D01B96">
      <w:pPr>
        <w:pStyle w:val="Heading2"/>
      </w:pPr>
      <w:r>
        <w:t>ROS (to move the robot)</w:t>
      </w:r>
    </w:p>
    <w:p w14:paraId="61AFF408" w14:textId="080B733C" w:rsidR="00D01B96" w:rsidRDefault="00D01B96" w:rsidP="00D01B96">
      <w:r>
        <w:t>TODO</w:t>
      </w:r>
    </w:p>
    <w:p w14:paraId="2B85C7F3" w14:textId="77777777" w:rsidR="006015F8" w:rsidRDefault="006015F8" w:rsidP="006015F8">
      <w:pPr>
        <w:pStyle w:val="Heading2"/>
      </w:pPr>
      <w:r>
        <w:t>Whole system</w:t>
      </w:r>
    </w:p>
    <w:p w14:paraId="46548DB1" w14:textId="77777777" w:rsidR="006015F8" w:rsidRPr="006015F8" w:rsidRDefault="006015F8" w:rsidP="006015F8">
      <w:r>
        <w:t>TODO</w:t>
      </w:r>
    </w:p>
    <w:p w14:paraId="64A4C5B7" w14:textId="34CCA607" w:rsidR="006015F8" w:rsidRDefault="006015F8" w:rsidP="00D01B96"/>
    <w:p w14:paraId="2A0A3582" w14:textId="68FEDB9F" w:rsidR="006015F8" w:rsidRDefault="006015F8" w:rsidP="006015F8">
      <w:pPr>
        <w:pStyle w:val="Heading1"/>
      </w:pPr>
      <w:r>
        <w:t>Conclusions</w:t>
      </w:r>
    </w:p>
    <w:p w14:paraId="5A759677" w14:textId="06681248" w:rsidR="00D01B96" w:rsidRPr="00D01B96" w:rsidRDefault="006015F8" w:rsidP="00D01B96">
      <w:r>
        <w:t>TODO</w:t>
      </w:r>
    </w:p>
    <w:p w14:paraId="2070A390" w14:textId="77777777" w:rsidR="00AB677E" w:rsidRPr="00CE69C5" w:rsidRDefault="00AB677E">
      <w:pPr>
        <w:pStyle w:val="Heading2"/>
      </w:pPr>
    </w:p>
    <w:p w14:paraId="1C3F918F" w14:textId="77777777" w:rsidR="00AB677E" w:rsidRPr="00CE69C5" w:rsidRDefault="0075215D">
      <w:pPr>
        <w:pStyle w:val="Heading1"/>
      </w:pPr>
      <w:r w:rsidRPr="00CE69C5">
        <w:t>Code / Git Repository</w:t>
      </w:r>
    </w:p>
    <w:p w14:paraId="4DBFECA8" w14:textId="77777777" w:rsidR="00AB677E" w:rsidRPr="00CE69C5" w:rsidRDefault="00CE7CCB">
      <w:hyperlink>
        <w:r w:rsidR="0075215D" w:rsidRPr="00CE69C5">
          <w:rPr>
            <w:rStyle w:val="Hyperlink"/>
          </w:rPr>
          <w:t>https://github.com/Meldanen/kcl/tree/master/robotics/final</w:t>
        </w:r>
      </w:hyperlink>
    </w:p>
    <w:p w14:paraId="56E6D916" w14:textId="77777777" w:rsidR="00AB677E" w:rsidRPr="00CE69C5" w:rsidRDefault="00AB677E"/>
    <w:p w14:paraId="7123004C" w14:textId="77777777" w:rsidR="00AB677E" w:rsidRPr="00CE69C5" w:rsidRDefault="00AB677E"/>
    <w:p w14:paraId="66CF659C" w14:textId="77777777" w:rsidR="00AB677E" w:rsidRPr="00CE69C5" w:rsidRDefault="00AB677E"/>
    <w:p w14:paraId="3D79F135" w14:textId="77777777" w:rsidR="00AB677E" w:rsidRPr="00CE69C5" w:rsidRDefault="00AB677E"/>
    <w:p w14:paraId="0A274870" w14:textId="77777777" w:rsidR="00AB677E" w:rsidRPr="00CE69C5" w:rsidRDefault="00AB677E"/>
    <w:p w14:paraId="20129D6C" w14:textId="77777777" w:rsidR="00AB677E" w:rsidRPr="00CE69C5" w:rsidRDefault="00AB677E"/>
    <w:p w14:paraId="052DFC93" w14:textId="77777777" w:rsidR="00AB677E" w:rsidRPr="00CE69C5" w:rsidRDefault="00AB677E"/>
    <w:p w14:paraId="503F39B1" w14:textId="77777777" w:rsidR="00AB677E" w:rsidRPr="00CE69C5" w:rsidRDefault="00AB677E"/>
    <w:p w14:paraId="24950E2C" w14:textId="77777777" w:rsidR="00AB677E" w:rsidRPr="00CE69C5" w:rsidRDefault="00AB677E"/>
    <w:p w14:paraId="054D83C8" w14:textId="77777777" w:rsidR="00AB677E" w:rsidRPr="00CE69C5" w:rsidRDefault="00AB677E"/>
    <w:p w14:paraId="09C54250" w14:textId="77777777" w:rsidR="00AB677E" w:rsidRPr="00CE69C5" w:rsidRDefault="00AB677E"/>
    <w:p w14:paraId="6F8DA272" w14:textId="77777777" w:rsidR="00AB677E" w:rsidRPr="00CE69C5" w:rsidRDefault="00AB677E"/>
    <w:p w14:paraId="279DCFC6" w14:textId="77777777" w:rsidR="00AB677E" w:rsidRPr="00CE69C5" w:rsidRDefault="00AB677E"/>
    <w:p w14:paraId="498C0771" w14:textId="2EE55D69" w:rsidR="00AB677E" w:rsidRPr="00CE69C5" w:rsidRDefault="0075215D" w:rsidP="002D1583">
      <w:pPr>
        <w:pStyle w:val="Heading1"/>
      </w:pPr>
      <w:r w:rsidRPr="00CE69C5">
        <w:t>References</w:t>
      </w:r>
    </w:p>
    <w:p w14:paraId="3D660916" w14:textId="7A552124" w:rsidR="002D1583" w:rsidRPr="002D1583" w:rsidRDefault="002D1583" w:rsidP="002D158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D1583">
        <w:rPr>
          <w:rFonts w:ascii="Calibri" w:hAnsi="Calibri" w:cs="Calibri"/>
          <w:noProof/>
          <w:szCs w:val="24"/>
        </w:rPr>
        <w:t>[1]</w:t>
      </w:r>
      <w:r w:rsidRPr="002D1583">
        <w:rPr>
          <w:rFonts w:ascii="Calibri" w:hAnsi="Calibri" w:cs="Calibri"/>
          <w:noProof/>
          <w:szCs w:val="24"/>
        </w:rPr>
        <w:tab/>
        <w:t xml:space="preserve">A. B. L. Larsen, S. K. Sønderby, H. Larochelle, and O. Winther, “Autoencoding beyond pixels using a learned similarity metric,” </w:t>
      </w:r>
      <w:r w:rsidRPr="002D1583">
        <w:rPr>
          <w:rFonts w:ascii="Calibri" w:hAnsi="Calibri" w:cs="Calibri"/>
          <w:i/>
          <w:iCs/>
          <w:noProof/>
          <w:szCs w:val="24"/>
        </w:rPr>
        <w:t>33rd Int. Conf. Mach. Learn. ICML 2016</w:t>
      </w:r>
      <w:r w:rsidRPr="002D1583">
        <w:rPr>
          <w:rFonts w:ascii="Calibri" w:hAnsi="Calibri" w:cs="Calibri"/>
          <w:noProof/>
          <w:szCs w:val="24"/>
        </w:rPr>
        <w:t>, vol. 4, pp. 2341–2349, 2016.</w:t>
      </w:r>
    </w:p>
    <w:p w14:paraId="1C065504" w14:textId="167DFCBA" w:rsidR="00AB677E" w:rsidRPr="00CE69C5" w:rsidRDefault="002D1583">
      <w:r>
        <w:fldChar w:fldCharType="end"/>
      </w:r>
    </w:p>
    <w:p w14:paraId="39F84190" w14:textId="77777777" w:rsidR="00AB677E" w:rsidRPr="00CE69C5" w:rsidRDefault="00AB677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77777777" w:rsidR="00AB677E" w:rsidRPr="00CE69C5" w:rsidRDefault="00AB677E"/>
    <w:p w14:paraId="0845BBD5" w14:textId="77777777" w:rsidR="00AB677E" w:rsidRPr="00CE69C5" w:rsidRDefault="0075215D">
      <w:pPr>
        <w:pStyle w:val="Heading1"/>
      </w:pPr>
      <w:r w:rsidRPr="00CE69C5">
        <w:t>Appendix</w:t>
      </w:r>
    </w:p>
    <w:sectPr w:rsidR="00AB677E" w:rsidRPr="00CE69C5">
      <w:headerReference w:type="default" r:id="rId1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149F9" w14:textId="77777777" w:rsidR="00CE7CCB" w:rsidRDefault="00CE7CCB">
      <w:pPr>
        <w:spacing w:after="0" w:line="240" w:lineRule="auto"/>
      </w:pPr>
      <w:r>
        <w:separator/>
      </w:r>
    </w:p>
  </w:endnote>
  <w:endnote w:type="continuationSeparator" w:id="0">
    <w:p w14:paraId="697363B2" w14:textId="77777777" w:rsidR="00CE7CCB" w:rsidRDefault="00CE7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1919E" w14:textId="77777777" w:rsidR="00CE7CCB" w:rsidRDefault="00CE7CCB">
      <w:pPr>
        <w:spacing w:after="0" w:line="240" w:lineRule="auto"/>
      </w:pPr>
      <w:r>
        <w:separator/>
      </w:r>
    </w:p>
  </w:footnote>
  <w:footnote w:type="continuationSeparator" w:id="0">
    <w:p w14:paraId="4737ED7D" w14:textId="77777777" w:rsidR="00CE7CCB" w:rsidRDefault="00CE7CCB">
      <w:pPr>
        <w:spacing w:after="0" w:line="240" w:lineRule="auto"/>
      </w:pPr>
      <w:r>
        <w:continuationSeparator/>
      </w:r>
    </w:p>
  </w:footnote>
  <w:footnote w:id="1">
    <w:p w14:paraId="7433E5C1" w14:textId="7B8FABB6" w:rsidR="00AF70B8" w:rsidRDefault="00AF70B8">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AB677E" w:rsidRDefault="0075215D">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5"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1"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1"/>
  </w:num>
  <w:num w:numId="2">
    <w:abstractNumId w:val="7"/>
  </w:num>
  <w:num w:numId="3">
    <w:abstractNumId w:val="10"/>
  </w:num>
  <w:num w:numId="4">
    <w:abstractNumId w:val="6"/>
  </w:num>
  <w:num w:numId="5">
    <w:abstractNumId w:val="9"/>
  </w:num>
  <w:num w:numId="6">
    <w:abstractNumId w:val="3"/>
  </w:num>
  <w:num w:numId="7">
    <w:abstractNumId w:val="5"/>
  </w:num>
  <w:num w:numId="8">
    <w:abstractNumId w:val="1"/>
  </w:num>
  <w:num w:numId="9">
    <w:abstractNumId w:val="12"/>
  </w:num>
  <w:num w:numId="10">
    <w:abstractNumId w:val="0"/>
  </w:num>
  <w:num w:numId="11">
    <w:abstractNumId w:val="2"/>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8133E"/>
    <w:rsid w:val="00240FFD"/>
    <w:rsid w:val="002B3C4F"/>
    <w:rsid w:val="002D1583"/>
    <w:rsid w:val="0031149D"/>
    <w:rsid w:val="00331C43"/>
    <w:rsid w:val="003A011F"/>
    <w:rsid w:val="003F2FFF"/>
    <w:rsid w:val="00406F2E"/>
    <w:rsid w:val="00423A62"/>
    <w:rsid w:val="00426223"/>
    <w:rsid w:val="006015F8"/>
    <w:rsid w:val="00654A44"/>
    <w:rsid w:val="00683CB2"/>
    <w:rsid w:val="0075215D"/>
    <w:rsid w:val="007D0991"/>
    <w:rsid w:val="008467A0"/>
    <w:rsid w:val="00865F25"/>
    <w:rsid w:val="009A6268"/>
    <w:rsid w:val="00A03183"/>
    <w:rsid w:val="00A5018E"/>
    <w:rsid w:val="00AB677E"/>
    <w:rsid w:val="00AF70B8"/>
    <w:rsid w:val="00B00ED3"/>
    <w:rsid w:val="00B06C1E"/>
    <w:rsid w:val="00B1276A"/>
    <w:rsid w:val="00C0619C"/>
    <w:rsid w:val="00C07C65"/>
    <w:rsid w:val="00C90902"/>
    <w:rsid w:val="00CE69C5"/>
    <w:rsid w:val="00CE7CCB"/>
    <w:rsid w:val="00D01B96"/>
    <w:rsid w:val="00E36A6B"/>
    <w:rsid w:val="00F66D6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015F8"/>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4.xml><?xml version="1.0" encoding="utf-8"?>
<ds:datastoreItem xmlns:ds="http://schemas.openxmlformats.org/officeDocument/2006/customXml" ds:itemID="{CF6CC22E-3368-4CFA-A808-D215358B0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6</TotalTime>
  <Pages>7</Pages>
  <Words>2113</Words>
  <Characters>1204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06</cp:revision>
  <cp:lastPrinted>2020-03-12T22:18:00Z</cp:lastPrinted>
  <dcterms:created xsi:type="dcterms:W3CDTF">2020-01-31T03:21:00Z</dcterms:created>
  <dcterms:modified xsi:type="dcterms:W3CDTF">2020-05-18T12:1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